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sz w:val="20"/>
          <w:lang w:val="en-US"/>
        </w:rPr>
      </w:pPr>
      <w:r w:rsidRPr="004C519C">
        <w:rPr>
          <w:sz w:val="20"/>
        </w:rPr>
        <w:t>Flex power characterization based on C/N0</w:t>
      </w:r>
    </w:p>
    <w:p w14:paraId="756B9E93" w14:textId="4B587FE1" w:rsidR="00DF4F07" w:rsidRPr="00A20064" w:rsidRDefault="00397AEE" w:rsidP="001671DA">
      <w:pPr>
        <w:pStyle w:val="MainText"/>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0A5BADA" w14:textId="0C3D32AE" w:rsidR="00072487" w:rsidRPr="00D85FB3" w:rsidRDefault="0026744B" w:rsidP="00656794">
      <w:pPr>
        <w:pStyle w:val="MainText"/>
        <w:ind w:firstLine="0"/>
        <w:jc w:val="both"/>
        <w:rPr>
          <w:rFonts w:ascii="SimSun" w:eastAsia="SimSun" w:hAnsi="SimSun" w:cs="SimSun"/>
        </w:rPr>
      </w:pPr>
      <w:r w:rsidRPr="0026744B">
        <w:t>To evaluate the performance of AFPD-DTW, we conducted post-processing and real-time detection experiments using the datasets presented in </w:t>
      </w:r>
      <w:r>
        <w:fldChar w:fldCharType="begin"/>
      </w:r>
      <w:r>
        <w:instrText xml:space="preserve"> REF _Ref207143904 \h </w:instrText>
      </w:r>
      <w:r>
        <w:fldChar w:fldCharType="separate"/>
      </w:r>
      <w:r w:rsidRPr="00F17C7C">
        <w:t xml:space="preserve">Table </w:t>
      </w:r>
      <w:r>
        <w:rPr>
          <w:noProof/>
        </w:rPr>
        <w:t>1</w:t>
      </w:r>
      <w:r>
        <w:fldChar w:fldCharType="end"/>
      </w:r>
      <w:r w:rsidR="00036C3A" w:rsidRPr="004C519C">
        <w:t xml:space="preserve">. For postprocessing detection of flex power events, we utilized daily 30-second </w:t>
      </w:r>
      <w:r w:rsidR="00E12DF7">
        <w:t xml:space="preserve">S2W C/N0 </w:t>
      </w:r>
      <w:r w:rsidR="00036C3A" w:rsidRPr="004C519C">
        <w:t>data spanning from 2020 to 202</w:t>
      </w:r>
      <w:r w:rsidR="007F48D9">
        <w:rPr>
          <w:rFonts w:hint="eastAsia"/>
        </w:rPr>
        <w:t>5</w:t>
      </w:r>
      <w:r w:rsidR="00036C3A" w:rsidRPr="004C519C">
        <w:t xml:space="preserve"> from eight IGS stations: AIRA, BIK0, CAS1, HAL1, HLFX, KAT1, SAVO and STFU. Subsequently, for real-time detection, we employed data from June 1, 2024, to June 7, 2024 from ten IGS stations: ABPO, CUSV, FAA1, KOKV, KOS1, KOUR, MKEA, NKLG, NNOR</w:t>
      </w:r>
      <w:r w:rsidR="00C2379A" w:rsidRPr="004C519C">
        <w:t>,</w:t>
      </w:r>
      <w:r w:rsidR="00036C3A" w:rsidRPr="004C519C">
        <w:t xml:space="preserve"> and OUS2.</w:t>
      </w:r>
      <w:r w:rsidR="00F35CB8" w:rsidRPr="00F35CB8">
        <w:rPr>
          <w:rFonts w:ascii="-webkit-standard" w:hAnsi="-webkit-standard"/>
          <w:color w:val="000000"/>
          <w:sz w:val="27"/>
          <w:szCs w:val="27"/>
        </w:rPr>
        <w:t xml:space="preserve"> </w:t>
      </w:r>
      <w:r w:rsidR="00F35CB8">
        <w:rPr>
          <w:rFonts w:ascii="-webkit-standard" w:hAnsi="-webkit-standard" w:hint="eastAsia"/>
          <w:color w:val="000000"/>
          <w:sz w:val="27"/>
          <w:szCs w:val="27"/>
        </w:rPr>
        <w:t xml:space="preserve"> </w:t>
      </w:r>
      <w:r w:rsidR="00F35CB8" w:rsidRPr="00F35CB8">
        <w:t>The stations were selected based on two main criteria: continuous availability of reliable C/N0 observations and broad geographical distribution to ensure spatial coverage and redundancy, while hardware consistency was verified using IGS metadata.</w:t>
      </w:r>
      <w:r w:rsidR="00325041">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00036C3A" w:rsidRPr="004C519C">
        <w:t>These 30-second data were obtained from CDDIS (</w:t>
      </w:r>
      <w:hyperlink r:id="rId15" w:history="1">
        <w:r w:rsidR="00864437" w:rsidRPr="00B5671F">
          <w:rPr>
            <w:rStyle w:val="Hyperlink"/>
            <w:szCs w:val="20"/>
          </w:rPr>
          <w:t>https://gdc.cddis.eosdis.nasa.gov/pub/gnss/data/daily</w:t>
        </w:r>
      </w:hyperlink>
      <w:r w:rsidR="00864437" w:rsidRPr="00864437">
        <w:t>).</w:t>
      </w:r>
      <w:r w:rsidR="00864437">
        <w:t xml:space="preserve"> </w:t>
      </w:r>
      <w:r w:rsidR="006C2143" w:rsidRPr="006C2143">
        <w:t>For multi-</w:t>
      </w:r>
      <w:r w:rsidR="0032728F">
        <w:t>constellation</w:t>
      </w:r>
      <w:r w:rsidR="006C2143" w:rsidRPr="006C2143">
        <w:t xml:space="preserve"> and multi-frequency validation, we used the </w:t>
      </w:r>
      <w:r w:rsidR="00F6091F">
        <w:rPr>
          <w:rFonts w:hint="eastAsia"/>
        </w:rPr>
        <w:t>set</w:t>
      </w:r>
      <w:r w:rsidR="00F6091F">
        <w:rPr>
          <w:lang w:val="en-US"/>
        </w:rPr>
        <w:t xml:space="preserve"> </w:t>
      </w:r>
      <w:r w:rsidR="006C2143" w:rsidRPr="006C2143">
        <w:t xml:space="preserve">same </w:t>
      </w:r>
      <w:r w:rsidR="00F6091F">
        <w:t>as post-processing</w:t>
      </w:r>
      <w:r w:rsidR="006C2143" w:rsidRPr="006C2143">
        <w:t>, detecting BDS S2I, S6I, and S7I signals from January 2023 to July 2025, as well as GPS S1C and S1W signals from July 2024 to July 2025.</w:t>
      </w:r>
    </w:p>
    <w:p w14:paraId="21EFDDA1" w14:textId="49BB8AB7" w:rsidR="00F17C7C" w:rsidRPr="00F17C7C" w:rsidRDefault="00F17C7C" w:rsidP="00F17C7C">
      <w:pPr>
        <w:pStyle w:val="Caption"/>
        <w:rPr>
          <w:sz w:val="20"/>
        </w:rPr>
      </w:pPr>
      <w:bookmarkStart w:id="11"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697ACC">
        <w:rPr>
          <w:noProof/>
          <w:sz w:val="20"/>
        </w:rPr>
        <w:t>1</w:t>
      </w:r>
      <w:r w:rsidRPr="00F17C7C">
        <w:rPr>
          <w:sz w:val="20"/>
        </w:rPr>
        <w:fldChar w:fldCharType="end"/>
      </w:r>
      <w:bookmarkEnd w:id="11"/>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B9319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color w:val="000000"/>
                <w:sz w:val="20"/>
                <w:szCs w:val="20"/>
              </w:rPr>
            </w:pPr>
            <w:r w:rsidRPr="00A74DEC">
              <w:rPr>
                <w:color w:val="000000"/>
                <w:sz w:val="20"/>
                <w:szCs w:val="20"/>
              </w:rPr>
              <w:lastRenderedPageBreak/>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005078BB" w:rsidRPr="00A74DEC">
              <w:rPr>
                <w:color w:val="000000"/>
                <w:sz w:val="20"/>
                <w:szCs w:val="20"/>
              </w:rPr>
              <w:t xml:space="preserve">&amp; </w:t>
            </w:r>
            <w:r w:rsidRPr="00A74DEC">
              <w:rPr>
                <w:color w:val="000000"/>
                <w:sz w:val="20"/>
                <w:szCs w:val="20"/>
              </w:rPr>
              <w:t>FRQ</w:t>
            </w:r>
          </w:p>
        </w:tc>
      </w:tr>
      <w:tr w:rsidR="000546C1" w14:paraId="412D2BF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68D68D76" w:rsidR="000546C1" w:rsidRDefault="00B23CB8"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sidR="000546C1">
              <w:rPr>
                <w:color w:val="000000"/>
                <w:sz w:val="20"/>
                <w:szCs w:val="20"/>
              </w:rPr>
              <w:t xml:space="preserve">2020 – </w:t>
            </w:r>
            <w:r>
              <w:rPr>
                <w:color w:val="000000"/>
                <w:sz w:val="20"/>
                <w:szCs w:val="20"/>
              </w:rPr>
              <w:t xml:space="preserve">July </w:t>
            </w:r>
            <w:r w:rsidR="000546C1">
              <w:rPr>
                <w:color w:val="000000"/>
                <w:sz w:val="20"/>
                <w:szCs w:val="20"/>
              </w:rPr>
              <w:t>202</w:t>
            </w:r>
            <w:r w:rsidR="007B54EF">
              <w:rPr>
                <w:rFonts w:hint="eastAsia"/>
                <w:color w:val="000000"/>
                <w:sz w:val="20"/>
                <w:szCs w:val="20"/>
              </w:rPr>
              <w:t>5</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607D7B12" w:rsidR="005078BB" w:rsidRPr="009D0D99" w:rsidRDefault="005078BB" w:rsidP="000546C1">
            <w:pPr>
              <w:jc w:val="center"/>
              <w:rPr>
                <w:color w:val="000000"/>
                <w:sz w:val="20"/>
                <w:szCs w:val="20"/>
                <w:lang w:val="en-US"/>
              </w:rPr>
            </w:pPr>
            <w:r>
              <w:rPr>
                <w:color w:val="000000"/>
                <w:sz w:val="20"/>
                <w:szCs w:val="20"/>
              </w:rPr>
              <w:t>Multi-</w:t>
            </w:r>
            <w:r w:rsidR="004E39D5">
              <w:rPr>
                <w:color w:val="000000"/>
                <w:sz w:val="20"/>
                <w:szCs w:val="20"/>
              </w:rPr>
              <w:t>Constellation</w:t>
            </w:r>
          </w:p>
        </w:tc>
        <w:tc>
          <w:tcPr>
            <w:tcW w:w="2231" w:type="dxa"/>
            <w:noWrap/>
            <w:vAlign w:val="center"/>
            <w:hideMark/>
          </w:tcPr>
          <w:p w14:paraId="19CB2AD1" w14:textId="7AD2444F" w:rsidR="005078BB" w:rsidRDefault="00CB611A"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3 – </w:t>
            </w:r>
            <w:r>
              <w:rPr>
                <w:color w:val="000000"/>
                <w:sz w:val="20"/>
                <w:szCs w:val="20"/>
              </w:rPr>
              <w:t xml:space="preserve">July </w:t>
            </w:r>
            <w:r w:rsidR="005078BB">
              <w:rPr>
                <w:color w:val="000000"/>
                <w:sz w:val="20"/>
                <w:szCs w:val="20"/>
              </w:rPr>
              <w:t>2025</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4FF24466" w:rsidR="005078BB" w:rsidRDefault="00CB611A"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4 – </w:t>
            </w:r>
            <w:r>
              <w:rPr>
                <w:color w:val="000000"/>
                <w:sz w:val="20"/>
                <w:szCs w:val="20"/>
              </w:rPr>
              <w:t xml:space="preserve">July </w:t>
            </w:r>
            <w:r w:rsidR="005078BB">
              <w:rPr>
                <w:color w:val="000000"/>
                <w:sz w:val="20"/>
                <w:szCs w:val="20"/>
              </w:rPr>
              <w:t>2025</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1D669C60"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10FFC7C9"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lastRenderedPageBreak/>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3A99EADC"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5434651C"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w:t>
      </w:r>
      <w:r w:rsidR="00C071D5">
        <w:t>5</w:t>
      </w:r>
      <w:r w:rsidRPr="004C519C">
        <w:t>,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A65F59F"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lastRenderedPageBreak/>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7F954102"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99</w:t>
      </w:r>
      <w:r w:rsidR="00000A40">
        <w:t>.</w:t>
      </w:r>
      <w:r w:rsidR="00AA33F4" w:rsidRPr="00AA33F4">
        <w:t>6</w:t>
      </w:r>
      <w:r w:rsidR="00000A40">
        <w:t>%</w:t>
      </w:r>
      <w:r w:rsidR="00AA33F4" w:rsidRPr="00AA33F4">
        <w:t>, with G15 achieving the highest at 99</w:t>
      </w:r>
      <w:r w:rsidR="00000A40">
        <w:t>.</w:t>
      </w:r>
      <w:r w:rsidR="00AA33F4" w:rsidRPr="00AA33F4">
        <w:t>93</w:t>
      </w:r>
      <w:r w:rsidR="00000A40">
        <w:t>%</w:t>
      </w:r>
      <w:r w:rsidR="00AA33F4" w:rsidRPr="00AA33F4">
        <w:t>. FPR values remain exceptionally low, with G01, G05, G06, G25, and G31 exhibiting zero false positives. Detection accuracy is consistently high, ranging from 99</w:t>
      </w:r>
      <w:r w:rsidR="00322433">
        <w:rPr>
          <w:rFonts w:ascii="SimSun" w:eastAsia="SimSun" w:hAnsi="SimSun" w:cs="SimSun"/>
          <w:lang w:val="en-US"/>
        </w:rPr>
        <w:t>.</w:t>
      </w:r>
      <w:r w:rsidR="00AA33F4" w:rsidRPr="00AA33F4">
        <w:t>7</w:t>
      </w:r>
      <w:r w:rsidR="00322433">
        <w:t>4%</w:t>
      </w:r>
      <w:r w:rsidR="00AA33F4" w:rsidRPr="00AA33F4">
        <w:t xml:space="preserve"> to 99</w:t>
      </w:r>
      <w:r w:rsidR="00322433">
        <w:t>.</w:t>
      </w:r>
      <w:r w:rsidR="00AA33F4" w:rsidRPr="00AA33F4">
        <w:t>9</w:t>
      </w:r>
      <w:r w:rsidR="00322433">
        <w:t>7%</w:t>
      </w:r>
      <w:r w:rsidR="00AA33F4" w:rsidRPr="00AA33F4">
        <w:t>, with G12 demonstrating the highest accuracy. Precision is particularly robust, with multiple satellites achieving 1.0 and the lowest precision still exceeding 99</w:t>
      </w:r>
      <w:r w:rsidR="00322433">
        <w:t>.</w:t>
      </w:r>
      <w:r w:rsidR="00AA33F4" w:rsidRPr="00AA33F4">
        <w:t>95</w:t>
      </w:r>
      <w:r w:rsidR="00322433">
        <w:t>%</w:t>
      </w:r>
      <w:r w:rsidR="00AA33F4" w:rsidRPr="00AA33F4">
        <w:t>. On average, AFPD-DTW achieves a TPR of 99</w:t>
      </w:r>
      <w:r w:rsidR="00322433">
        <w:t>.</w:t>
      </w:r>
      <w:r w:rsidR="00AA33F4" w:rsidRPr="00AA33F4">
        <w:t>86</w:t>
      </w:r>
      <w:r w:rsidR="00322433">
        <w:t>%</w:t>
      </w:r>
      <w:r w:rsidR="00AA33F4" w:rsidRPr="00AA33F4">
        <w:t>, FPR of 0</w:t>
      </w:r>
      <w:r w:rsidR="00322433">
        <w:t>.</w:t>
      </w:r>
      <w:r w:rsidR="00AA33F4" w:rsidRPr="00AA33F4">
        <w:t>05</w:t>
      </w:r>
      <w:r w:rsidR="00322433">
        <w:t>3%</w:t>
      </w:r>
      <w:r w:rsidR="00AA33F4" w:rsidRPr="00AA33F4">
        <w:t>, accuracy of 99</w:t>
      </w:r>
      <w:r w:rsidR="00322433">
        <w:t>.</w:t>
      </w:r>
      <w:r w:rsidR="00AA33F4" w:rsidRPr="00AA33F4">
        <w:t>88</w:t>
      </w:r>
      <w:r w:rsidR="00322433">
        <w:t>%</w:t>
      </w:r>
      <w:r w:rsidR="00AA33F4" w:rsidRPr="00AA33F4">
        <w:t>, and precision of 99</w:t>
      </w:r>
      <w:r w:rsidR="00322433">
        <w:t>.</w:t>
      </w:r>
      <w:r w:rsidR="00AA33F4" w:rsidRPr="00AA33F4">
        <w:t>98</w:t>
      </w:r>
      <w:r w:rsidR="00322433">
        <w:t>%</w:t>
      </w:r>
      <w:r w:rsidR="00AA33F4" w:rsidRPr="00AA33F4">
        <w:t>,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Default="00001947" w:rsidP="0018461E">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lastRenderedPageBreak/>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77777777" w:rsidR="009B3FD3" w:rsidRDefault="009B3FD3" w:rsidP="00C37F04">
      <w:pPr>
        <w:pStyle w:val="Heading2"/>
        <w:ind w:firstLine="420"/>
        <w:rPr>
          <w:rFonts w:ascii="Times New Roman" w:hAnsi="Times New Roman"/>
          <w:sz w:val="20"/>
          <w:lang w:val="en-US"/>
        </w:rPr>
      </w:pPr>
      <w:bookmarkStart w:id="27" w:name="comparison-and-analysis"/>
      <w:r>
        <w:rPr>
          <w:rFonts w:ascii="Times New Roman" w:hAnsi="Times New Roman" w:hint="eastAsia"/>
          <w:sz w:val="20"/>
        </w:rPr>
        <w:t>Multi</w:t>
      </w:r>
      <w:r>
        <w:rPr>
          <w:rFonts w:ascii="Times New Roman" w:hAnsi="Times New Roman"/>
          <w:sz w:val="20"/>
          <w:lang w:val="en-US"/>
        </w:rPr>
        <w:t>-constellation and multi-frequency experiment</w:t>
      </w:r>
    </w:p>
    <w:p w14:paraId="54CF4C1F" w14:textId="4BA518DE" w:rsidR="00A21E40" w:rsidRPr="00753BE0" w:rsidRDefault="00A21E40" w:rsidP="00753BE0">
      <w:pPr>
        <w:pStyle w:val="MainText"/>
        <w:ind w:firstLine="0"/>
        <w:jc w:val="both"/>
      </w:pPr>
      <w:r w:rsidRPr="00753BE0">
        <w:t xml:space="preserve">To investigate the applicability of AFPD-DTW in multi-constellation and multi-frequency scenarios, we used the same set of stations as in the post-processing experiment </w:t>
      </w:r>
      <w:r w:rsidRPr="00753BE0">
        <w:t xml:space="preserve">in </w:t>
      </w:r>
      <w:r w:rsidRPr="00753BE0">
        <w:fldChar w:fldCharType="begin"/>
      </w:r>
      <w:r w:rsidRPr="00753BE0">
        <w:instrText xml:space="preserve"> REF _Ref207143904 \h </w:instrText>
      </w:r>
      <w:r w:rsidRPr="00753BE0">
        <w:instrText xml:space="preserve"> \* MERGEFORMAT </w:instrText>
      </w:r>
      <w:r w:rsidRPr="00753BE0">
        <w:fldChar w:fldCharType="separate"/>
      </w:r>
      <w:r w:rsidRPr="00A21E40">
        <w:t>Table 1</w:t>
      </w:r>
      <w:r w:rsidRPr="00753BE0">
        <w:fldChar w:fldCharType="end"/>
      </w:r>
      <w:r w:rsidRPr="00753BE0">
        <w:t xml:space="preserve"> </w:t>
      </w:r>
      <w:r w:rsidRPr="00753BE0">
        <w:t xml:space="preserve">. For BDS, S2I, S6I, and S7I signals were analyzed from January 2023 to July 2025, and for GPS, S1C and S1W signals were analyzed from January 2024 to July 2025. </w:t>
      </w:r>
    </w:p>
    <w:p w14:paraId="1BC91571" w14:textId="77777777" w:rsidR="00ED762C" w:rsidRDefault="00753BE0" w:rsidP="00753BE0">
      <w:pPr>
        <w:pStyle w:val="MainText"/>
        <w:jc w:val="both"/>
      </w:pPr>
      <w:r w:rsidRPr="00753BE0">
        <w:t>The results are summarized in</w:t>
      </w:r>
      <w:r w:rsidR="009937DF">
        <w:t xml:space="preserve"> </w:t>
      </w:r>
      <w:r w:rsidR="009937DF">
        <w:fldChar w:fldCharType="begin"/>
      </w:r>
      <w:r w:rsidR="009937DF">
        <w:instrText xml:space="preserve"> REF _Ref207144339 \h </w:instrText>
      </w:r>
      <w:r w:rsidR="009937DF">
        <w:fldChar w:fldCharType="separate"/>
      </w:r>
      <w:r w:rsidR="009937DF" w:rsidRPr="00697ACC">
        <w:rPr>
          <w:szCs w:val="20"/>
        </w:rPr>
        <w:t xml:space="preserve">Table </w:t>
      </w:r>
      <w:r w:rsidR="009937DF" w:rsidRPr="00697ACC">
        <w:rPr>
          <w:noProof/>
          <w:szCs w:val="20"/>
        </w:rPr>
        <w:t>6</w:t>
      </w:r>
      <w:r w:rsidR="009937DF">
        <w:fldChar w:fldCharType="end"/>
      </w:r>
      <w:r w:rsidRPr="00753BE0">
        <w:t xml:space="preserve">. No flex power events were detected on the BDS S2I and S7I signals or the GPS S1C signal. For GPS S1W, all detected events coincided with those observed on S2W. </w:t>
      </w:r>
      <w:r w:rsidR="00424C63">
        <w:t>W</w:t>
      </w:r>
      <w:r w:rsidRPr="00753BE0">
        <w:t xml:space="preserve">e also observed that after 2025, satellite G01 was no longer involved in events. Verification against official records </w:t>
      </w:r>
      <w:r w:rsidRPr="00753BE0">
        <w:lastRenderedPageBreak/>
        <w:t xml:space="preserve">confirmed that on January 22, 2025, G01 transitioned from SVN63 (Block IIR-M) to SVN80 (Block III) </w:t>
      </w:r>
      <w:r w:rsidR="00B76894">
        <w:fldChar w:fldCharType="begin"/>
      </w:r>
      <w:r w:rsidR="00B76894">
        <w:instrText xml:space="preserve"> ADDIN ZOTERO_ITEM CSL_CITATION {"citationID":"aid1su2ga7","properties":{"formattedCitation":"\\uldash{(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fldChar w:fldCharType="separate"/>
      </w:r>
      <w:r w:rsidR="00B76894" w:rsidRPr="00B76894">
        <w:rPr>
          <w:rFonts w:eastAsiaTheme="minorEastAsia"/>
          <w:u w:val="dash"/>
          <w:lang w:val="en-US"/>
        </w:rPr>
        <w:t>(USCG Navigation Center 2025)</w:t>
      </w:r>
      <w:r w:rsidR="00B76894">
        <w:fldChar w:fldCharType="end"/>
      </w:r>
      <w:r w:rsidR="00DA4793">
        <w:t xml:space="preserve"> </w:t>
      </w:r>
      <w:r w:rsidRPr="00753BE0">
        <w:t>further supporting that flex power capability is currently limited to GPS Block IIR-M, IIF.</w:t>
      </w:r>
      <w:r w:rsidR="00424C63" w:rsidRPr="00424C63">
        <w:t xml:space="preserve"> </w:t>
      </w:r>
      <w:r w:rsidR="00424C63" w:rsidRPr="00753BE0">
        <w:t xml:space="preserve">On the BDS S6I signal, ten flex power changes were </w:t>
      </w:r>
      <w:r w:rsidR="00424C63">
        <w:t>detected,</w:t>
      </w:r>
      <w:r w:rsidR="00424C63" w:rsidRPr="00753BE0">
        <w:t xml:space="preserve"> </w:t>
      </w:r>
      <w:r w:rsidR="00424C63">
        <w:t>all of which</w:t>
      </w:r>
      <w:r w:rsidR="00424C63" w:rsidRPr="00753BE0">
        <w:t xml:space="preserve"> were BDS-2. Furthermore, all BDS satellites exhibiting flex power functionality were found to be IGSO or MEO, with no GEO satellites affected.</w:t>
      </w:r>
      <w:r w:rsidR="00ED762C" w:rsidRPr="00ED762C">
        <w:t xml:space="preserve"> </w:t>
      </w:r>
    </w:p>
    <w:p w14:paraId="6F78D491" w14:textId="776CEFD6" w:rsidR="00753BE0" w:rsidRPr="00753BE0" w:rsidRDefault="00ED762C" w:rsidP="00753BE0">
      <w:pPr>
        <w:pStyle w:val="MainText"/>
        <w:jc w:val="both"/>
      </w:pPr>
      <w:r w:rsidRPr="00ED762C">
        <w:t>Ground truth validation was performed by satellite ground tracks to confirm the presence of flex power activation. As shown in</w:t>
      </w:r>
      <w:r w:rsidR="00634FA1">
        <w:t xml:space="preserve"> </w:t>
      </w:r>
      <w:r w:rsidR="00634FA1">
        <w:fldChar w:fldCharType="begin"/>
      </w:r>
      <w:r w:rsidR="00634FA1">
        <w:instrText xml:space="preserve"> REF _Ref207189276 \h </w:instrText>
      </w:r>
      <w:r w:rsidR="00634FA1">
        <w:fldChar w:fldCharType="separate"/>
      </w:r>
      <w:r w:rsidR="00634FA1" w:rsidRPr="00AC1E1C">
        <w:t>Fig. 14</w:t>
      </w:r>
      <w:r w:rsidR="00634FA1">
        <w:fldChar w:fldCharType="end"/>
      </w:r>
      <w:r w:rsidRPr="00ED762C">
        <w:t xml:space="preserve">, we illustrate two examples of BDS flex power events. </w:t>
      </w:r>
      <w:r w:rsidR="002D2094">
        <w:t>In both cases</w:t>
      </w:r>
      <w:r w:rsidRPr="00ED762C">
        <w:t xml:space="preserve">, the activation region </w:t>
      </w:r>
      <w:r w:rsidR="00C11D1F">
        <w:t>were</w:t>
      </w:r>
      <w:r w:rsidRPr="00ED762C">
        <w:t xml:space="preserve"> centered at 33°N, 90°E with a radius of 8500 k</w:t>
      </w:r>
      <w:r w:rsidR="009E1C55">
        <w:t>m</w:t>
      </w:r>
      <w:r w:rsidRPr="00FE423D">
        <w:t xml:space="preserve">. </w:t>
      </w:r>
      <w:r w:rsidR="00FE423D" w:rsidRPr="00FE423D">
        <w:rPr>
          <w:rFonts w:eastAsia="SimSun"/>
        </w:rPr>
        <w:t>The difference is that the 2023 event affected both IGSO and MEO satellites, whereas the 2024 event involved only IGSO satellites.</w:t>
      </w:r>
      <w:r w:rsidR="00FE423D">
        <w:t xml:space="preserve"> </w:t>
      </w:r>
      <w:r w:rsidRPr="00FE423D">
        <w:t>Notably</w:t>
      </w:r>
      <w:r w:rsidRPr="00ED762C">
        <w:t>,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hint="eastAsia"/>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C37F04">
      <w:pPr>
        <w:pStyle w:val="Heading2"/>
        <w:ind w:firstLine="420"/>
        <w:rPr>
          <w:rFonts w:ascii="Times New Roman" w:hAnsi="Times New Roman"/>
          <w:sz w:val="20"/>
          <w:lang w:val="en-US"/>
        </w:rPr>
      </w:pPr>
      <w:r w:rsidRPr="004C519C">
        <w:rPr>
          <w:rFonts w:ascii="Times New Roman" w:hAnsi="Times New Roman"/>
          <w:sz w:val="20"/>
        </w:rPr>
        <w:t>Comparison and analysis</w:t>
      </w:r>
      <w:r>
        <w:rPr>
          <w:rFonts w:ascii="Times New Roman" w:hAnsi="Times New Roman" w:hint="eastAsia"/>
          <w:sz w:val="20"/>
        </w:rPr>
        <w:t xml:space="preserve"> </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 xml:space="preserve">In contrast, FPD requires over 200 stations, random forest methods </w:t>
      </w:r>
      <w:r w:rsidR="003E07F5" w:rsidRPr="003E07F5">
        <w:lastRenderedPageBreak/>
        <w:t>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3103E1E5"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7C80DF8D"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2"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lastRenderedPageBreak/>
        <w:t>Conclusion</w:t>
      </w:r>
      <w:bookmarkEnd w:id="32"/>
      <w:r w:rsidR="00C2379A" w:rsidRPr="004C519C">
        <w:rPr>
          <w:sz w:val="20"/>
        </w:rPr>
        <w:t>s</w:t>
      </w:r>
    </w:p>
    <w:p w14:paraId="1BDF7124" w14:textId="42B4C949"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w:t>
      </w:r>
      <w:r w:rsidR="009F2CB3">
        <w:t>%</w:t>
      </w:r>
      <w:r w:rsidRPr="00695ADA">
        <w:t>, recall: 99</w:t>
      </w:r>
      <w:r w:rsidR="00F675A5">
        <w:t>.</w:t>
      </w:r>
      <w:r w:rsidRPr="00695ADA">
        <w:t>8</w:t>
      </w:r>
      <w:r w:rsidR="009F2CB3">
        <w:t>6</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t>References</w:t>
      </w:r>
    </w:p>
    <w:p w14:paraId="760B1692" w14:textId="15FCFE00" w:rsidR="00B8394E" w:rsidRDefault="00874707" w:rsidP="005F2117">
      <w:pPr>
        <w:spacing w:after="120"/>
        <w:jc w:val="both"/>
        <w:rPr>
          <w:sz w:val="20"/>
        </w:rPr>
      </w:pPr>
      <w:r>
        <w:rPr>
          <w:sz w:val="20"/>
        </w:rPr>
        <w:fldChar w:fldCharType="begin"/>
      </w:r>
      <w:r w:rsidR="008A4C5B">
        <w:rPr>
          <w:sz w:val="20"/>
        </w:rPr>
        <w:instrText xml:space="preserve"> ADDIN ZOTERO_BIBL {"uncited":[],"omitted":[],"custom":[]} CSL_BIBLIOGRAPHY </w:instrText>
      </w:r>
      <w:r>
        <w:rPr>
          <w:sz w:val="20"/>
        </w:rPr>
        <w:fldChar w:fldCharType="separate"/>
      </w:r>
      <w:r w:rsidR="00B76894">
        <w:rPr>
          <w:rFonts w:eastAsiaTheme="minorEastAsia"/>
          <w:sz w:val="20"/>
          <w:lang w:val="en-US"/>
        </w:rPr>
        <w:t>Automatic citation updates are disabled. To see the bibliography, click Refresh in the Zotero tab.</w:t>
      </w: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5AC5F" w14:textId="77777777" w:rsidR="00541524" w:rsidRDefault="00541524">
      <w:pPr>
        <w:ind w:firstLine="480"/>
      </w:pPr>
      <w:r>
        <w:separator/>
      </w:r>
    </w:p>
  </w:endnote>
  <w:endnote w:type="continuationSeparator" w:id="0">
    <w:p w14:paraId="319764D7" w14:textId="77777777" w:rsidR="00541524" w:rsidRDefault="00541524">
      <w:pPr>
        <w:ind w:firstLine="480"/>
      </w:pPr>
      <w:r>
        <w:continuationSeparator/>
      </w:r>
    </w:p>
  </w:endnote>
  <w:endnote w:type="continuationNotice" w:id="1">
    <w:p w14:paraId="7A7495D8" w14:textId="77777777" w:rsidR="00541524" w:rsidRDefault="0054152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BBB8C" w14:textId="77777777" w:rsidR="00541524" w:rsidRDefault="00541524">
      <w:pPr>
        <w:ind w:firstLine="480"/>
      </w:pPr>
      <w:r>
        <w:separator/>
      </w:r>
    </w:p>
  </w:footnote>
  <w:footnote w:type="continuationSeparator" w:id="0">
    <w:p w14:paraId="0A88757F" w14:textId="77777777" w:rsidR="00541524" w:rsidRDefault="00541524">
      <w:pPr>
        <w:ind w:firstLine="480"/>
      </w:pPr>
      <w:r>
        <w:continuationSeparator/>
      </w:r>
    </w:p>
  </w:footnote>
  <w:footnote w:type="continuationNotice" w:id="1">
    <w:p w14:paraId="78FB06D2" w14:textId="77777777" w:rsidR="00541524" w:rsidRDefault="0054152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77D"/>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5D5"/>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17D"/>
    <w:rsid w:val="009345C9"/>
    <w:rsid w:val="009355A6"/>
    <w:rsid w:val="00936711"/>
    <w:rsid w:val="00936D20"/>
    <w:rsid w:val="00937C82"/>
    <w:rsid w:val="0094069B"/>
    <w:rsid w:val="00940DE8"/>
    <w:rsid w:val="00940E5D"/>
    <w:rsid w:val="009411C5"/>
    <w:rsid w:val="00942858"/>
    <w:rsid w:val="00943699"/>
    <w:rsid w:val="00943809"/>
    <w:rsid w:val="00943DDD"/>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3397"/>
    <w:rsid w:val="00A0355A"/>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1E1C"/>
    <w:rsid w:val="00AC2405"/>
    <w:rsid w:val="00AC3125"/>
    <w:rsid w:val="00AC46EB"/>
    <w:rsid w:val="00AC5490"/>
    <w:rsid w:val="00AC5744"/>
    <w:rsid w:val="00AC57F6"/>
    <w:rsid w:val="00AC7FAB"/>
    <w:rsid w:val="00AD0D5A"/>
    <w:rsid w:val="00AD27B1"/>
    <w:rsid w:val="00AD2961"/>
    <w:rsid w:val="00AD2CF2"/>
    <w:rsid w:val="00AD4183"/>
    <w:rsid w:val="00AD4497"/>
    <w:rsid w:val="00AD48DF"/>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894"/>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4B7"/>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E8B"/>
    <w:rsid w:val="00D75F78"/>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786</Words>
  <Characters>89985</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wc0LRbrU"/&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